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967109" w:rsidRDefault="00B718A5" w:rsidP="00B718A5">
      <w:pPr>
        <w:spacing w:line="240" w:lineRule="auto"/>
        <w:jc w:val="center"/>
        <w:rPr>
          <w:rFonts w:ascii="Times New Roman" w:hAnsi="Times New Roman" w:cs="Times New Roman"/>
          <w:sz w:val="32"/>
          <w:szCs w:val="32"/>
        </w:rPr>
      </w:pPr>
    </w:p>
    <w:p w:rsidR="00F449A9" w:rsidRPr="00F449A9" w:rsidRDefault="00F449A9" w:rsidP="00B718A5">
      <w:pPr>
        <w:spacing w:line="240" w:lineRule="auto"/>
        <w:jc w:val="center"/>
        <w:rPr>
          <w:rFonts w:ascii="Times New Roman" w:hAnsi="Times New Roman" w:cs="Times New Roman"/>
          <w:sz w:val="32"/>
          <w:szCs w:val="32"/>
        </w:rPr>
      </w:pPr>
      <w:r w:rsidRPr="00F449A9">
        <w:rPr>
          <w:rFonts w:ascii="Times New Roman" w:hAnsi="Times New Roman" w:cs="Times New Roman"/>
          <w:sz w:val="32"/>
          <w:szCs w:val="32"/>
        </w:rPr>
        <w:t>OLALEKAN YINKA OLATUNBOSUN</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F449A9">
        <w:rPr>
          <w:rFonts w:ascii="Times New Roman" w:hAnsi="Times New Roman" w:cs="Times New Roman"/>
          <w:sz w:val="32"/>
          <w:szCs w:val="32"/>
        </w:rPr>
        <w:t>252</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F449A9">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w:t>
      </w:r>
      <w:r w:rsidR="00967109">
        <w:rPr>
          <w:rFonts w:ascii="Times New Roman" w:hAnsi="Times New Roman" w:cs="Times New Roman"/>
        </w:rPr>
        <w:t xml:space="preserve">By  </w:t>
      </w:r>
      <w:r w:rsidR="00F449A9">
        <w:rPr>
          <w:rFonts w:ascii="Times New Roman" w:hAnsi="Times New Roman" w:cs="Times New Roman"/>
        </w:rPr>
        <w:t>Olalekan Yinka Olatunbosun</w:t>
      </w:r>
      <w:r w:rsidR="00C26128"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C26128">
        <w:rPr>
          <w:rFonts w:ascii="Times New Roman" w:hAnsi="Times New Roman" w:cs="Times New Roman"/>
        </w:rPr>
        <w:t>2</w:t>
      </w:r>
      <w:r w:rsidR="00F449A9">
        <w:rPr>
          <w:rFonts w:ascii="Times New Roman" w:hAnsi="Times New Roman" w:cs="Times New Roman"/>
        </w:rPr>
        <w:t>52</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09C4" w:rsidRDefault="005909C4" w:rsidP="005E5D59">
      <w:pPr>
        <w:spacing w:after="0" w:line="240" w:lineRule="auto"/>
      </w:pPr>
      <w:r>
        <w:separator/>
      </w:r>
    </w:p>
  </w:endnote>
  <w:endnote w:type="continuationSeparator" w:id="1">
    <w:p w:rsidR="005909C4" w:rsidRDefault="005909C4"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F449A9">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09C4" w:rsidRDefault="005909C4" w:rsidP="005E5D59">
      <w:pPr>
        <w:spacing w:after="0" w:line="240" w:lineRule="auto"/>
      </w:pPr>
      <w:r>
        <w:separator/>
      </w:r>
    </w:p>
  </w:footnote>
  <w:footnote w:type="continuationSeparator" w:id="1">
    <w:p w:rsidR="005909C4" w:rsidRDefault="005909C4"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159C"/>
    <w:rsid w:val="00055B7D"/>
    <w:rsid w:val="00135F6B"/>
    <w:rsid w:val="00152BDF"/>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909C4"/>
    <w:rsid w:val="005B5A60"/>
    <w:rsid w:val="005D123B"/>
    <w:rsid w:val="005E5D59"/>
    <w:rsid w:val="00602791"/>
    <w:rsid w:val="00610B33"/>
    <w:rsid w:val="006C0434"/>
    <w:rsid w:val="00702173"/>
    <w:rsid w:val="00704429"/>
    <w:rsid w:val="00724CD9"/>
    <w:rsid w:val="00766483"/>
    <w:rsid w:val="007A3B19"/>
    <w:rsid w:val="0080556A"/>
    <w:rsid w:val="008615A1"/>
    <w:rsid w:val="008714B2"/>
    <w:rsid w:val="0088623E"/>
    <w:rsid w:val="008A5EFD"/>
    <w:rsid w:val="008E3BDF"/>
    <w:rsid w:val="00967109"/>
    <w:rsid w:val="00974DD3"/>
    <w:rsid w:val="0099287E"/>
    <w:rsid w:val="009D683D"/>
    <w:rsid w:val="00A17767"/>
    <w:rsid w:val="00A22683"/>
    <w:rsid w:val="00B17CAA"/>
    <w:rsid w:val="00B331D5"/>
    <w:rsid w:val="00B615FB"/>
    <w:rsid w:val="00B718A5"/>
    <w:rsid w:val="00B74B1E"/>
    <w:rsid w:val="00BC2368"/>
    <w:rsid w:val="00BF4DE9"/>
    <w:rsid w:val="00C05D20"/>
    <w:rsid w:val="00C26128"/>
    <w:rsid w:val="00C717F0"/>
    <w:rsid w:val="00C72085"/>
    <w:rsid w:val="00CC6FF0"/>
    <w:rsid w:val="00CD1CD0"/>
    <w:rsid w:val="00CE5DB2"/>
    <w:rsid w:val="00D71343"/>
    <w:rsid w:val="00D73071"/>
    <w:rsid w:val="00DE6981"/>
    <w:rsid w:val="00E51B48"/>
    <w:rsid w:val="00E602E0"/>
    <w:rsid w:val="00E65BAD"/>
    <w:rsid w:val="00E703D3"/>
    <w:rsid w:val="00E85E86"/>
    <w:rsid w:val="00EA1085"/>
    <w:rsid w:val="00F1291C"/>
    <w:rsid w:val="00F449A9"/>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7</TotalTime>
  <Pages>64</Pages>
  <Words>12669</Words>
  <Characters>72219</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62</cp:revision>
  <cp:lastPrinted>2025-07-11T17:30:00Z</cp:lastPrinted>
  <dcterms:created xsi:type="dcterms:W3CDTF">2025-07-10T11:53:00Z</dcterms:created>
  <dcterms:modified xsi:type="dcterms:W3CDTF">2025-07-12T13:33:00Z</dcterms:modified>
</cp:coreProperties>
</file>